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6026C5" w14:textId="7EB8A0B9" w:rsidR="00113BB8" w:rsidRPr="00404767" w:rsidRDefault="007E0D4D" w:rsidP="00113BB8">
      <w:pPr>
        <w:pStyle w:val="Nzev"/>
      </w:pPr>
      <w:r w:rsidRPr="00240CAF">
        <w:t>Free Modelica Library for Electrochemical Processes</w:t>
      </w:r>
    </w:p>
    <w:p w14:paraId="0784F2C4" w14:textId="5E17EAF8" w:rsidR="00113BB8" w:rsidRPr="00404767" w:rsidRDefault="00113BB8" w:rsidP="00404767">
      <w:pPr>
        <w:pStyle w:val="Podtitul"/>
        <w:jc w:val="center"/>
      </w:pPr>
      <w:r>
        <w:t>Chemical 1.1.0</w:t>
      </w:r>
    </w:p>
    <w:p w14:paraId="5E50D354" w14:textId="77777777" w:rsidR="00744E0D" w:rsidRPr="00240CAF" w:rsidRDefault="009B6909" w:rsidP="00744E0D">
      <w:pPr>
        <w:pStyle w:val="Authors"/>
      </w:pPr>
      <w:r w:rsidRPr="00240CAF">
        <w:t>Marek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>, Filip Ježek</w:t>
      </w:r>
      <w:r w:rsidRPr="00240CAF">
        <w:rPr>
          <w:vertAlign w:val="superscript"/>
        </w:rPr>
        <w:t>2</w:t>
      </w:r>
      <w:r w:rsidR="00E57E6A" w:rsidRPr="00240CAF">
        <w:t>, Jiří Kofránek</w:t>
      </w:r>
      <w:r w:rsidR="00E57E6A" w:rsidRPr="00240CAF">
        <w:rPr>
          <w:vertAlign w:val="superscript"/>
        </w:rPr>
        <w:t>1,2</w:t>
      </w:r>
    </w:p>
    <w:p w14:paraId="5DC83626" w14:textId="77777777"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14:paraId="64D23A93" w14:textId="77777777"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>U Nemocnice 5, Prague 2, 128 53, Czech Republic</w:t>
      </w:r>
    </w:p>
    <w:p w14:paraId="701E1362" w14:textId="77777777"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14:paraId="4CDA8BB7" w14:textId="77777777" w:rsidR="00000FA3" w:rsidRPr="00240CAF" w:rsidRDefault="00000FA3" w:rsidP="00000FA3">
      <w:pPr>
        <w:pStyle w:val="Affliation"/>
      </w:pPr>
      <w:r w:rsidRPr="00240CAF">
        <w:t>Technicka 2, Prague 6</w:t>
      </w:r>
    </w:p>
    <w:p w14:paraId="772EC1B8" w14:textId="77777777" w:rsidR="00000FA3" w:rsidRPr="00240CAF" w:rsidRDefault="00000FA3" w:rsidP="00000FA3">
      <w:pPr>
        <w:pStyle w:val="Affliation"/>
      </w:pPr>
    </w:p>
    <w:p w14:paraId="57CAB2AB" w14:textId="77777777"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14:paraId="163529A8" w14:textId="77777777" w:rsidR="006C52C4" w:rsidRPr="00240CAF" w:rsidRDefault="006C52C4" w:rsidP="00744E0D">
      <w:pPr>
        <w:pStyle w:val="Affliation"/>
      </w:pPr>
    </w:p>
    <w:p w14:paraId="108BDC37" w14:textId="77777777" w:rsidR="00744E0D" w:rsidRPr="00240CAF" w:rsidRDefault="00744E0D" w:rsidP="00744E0D">
      <w:pPr>
        <w:pStyle w:val="Affliation"/>
      </w:pPr>
    </w:p>
    <w:p w14:paraId="608BD6B6" w14:textId="77777777" w:rsidR="00744E0D" w:rsidRPr="00240CAF" w:rsidRDefault="00744E0D" w:rsidP="00744E0D">
      <w:pPr>
        <w:pStyle w:val="Affliation"/>
      </w:pPr>
    </w:p>
    <w:p w14:paraId="6FB8EED0" w14:textId="77777777"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4AE9494" w14:textId="77777777"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14:paraId="5886C4B6" w14:textId="0D54018F"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>free Modelica</w:t>
      </w:r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Modelica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14:paraId="453556E1" w14:textId="77777777"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r w:rsidR="00F5658F" w:rsidRPr="00240CAF">
        <w:t>Modelica library, physical c</w:t>
      </w:r>
      <w:r w:rsidR="009C0DCA" w:rsidRPr="00240CAF">
        <w:t>hemistry</w:t>
      </w:r>
      <w:r w:rsidR="00F5658F" w:rsidRPr="00240CAF">
        <w:t>, thermodynamics equilibria</w:t>
      </w:r>
      <w:r w:rsidR="009C0DCA" w:rsidRPr="00240CAF">
        <w:t>, electrochemical potential, electrochemical cell, internal energy, semipermeable membrane</w:t>
      </w:r>
    </w:p>
    <w:p w14:paraId="2A52CAA2" w14:textId="77777777" w:rsidR="008261F8" w:rsidRPr="00240CAF" w:rsidRDefault="00031D48" w:rsidP="009F3467">
      <w:pPr>
        <w:pStyle w:val="Nadpis1"/>
      </w:pPr>
      <w:r w:rsidRPr="00240CAF">
        <w:t>Introduction</w:t>
      </w:r>
    </w:p>
    <w:p w14:paraId="45347AF9" w14:textId="50127C0E"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Physiolibrary, a</w:t>
      </w:r>
      <w:r w:rsidRPr="00240CAF">
        <w:t xml:space="preserve"> library for physiological calculations </w:t>
      </w:r>
      <w:r w:rsidR="00EA51B6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EA51B6" w:rsidRPr="00240CAF">
        <w:fldChar w:fldCharType="separate"/>
      </w:r>
      <w:r w:rsidR="007E0D4D" w:rsidRPr="00240CAF">
        <w:t>(Mateják, 2014; Mateják, et al., 2014)</w:t>
      </w:r>
      <w:r w:rsidR="00EA51B6" w:rsidRPr="00240CAF">
        <w:fldChar w:fldCharType="end"/>
      </w:r>
      <w:r w:rsidRPr="00240CAF">
        <w:t xml:space="preserve">. We used Physiolibrary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HumMod</w:t>
      </w:r>
      <w:r w:rsidR="00911FAB" w:rsidRPr="00240CAF">
        <w:t xml:space="preserve"> </w: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EA51B6" w:rsidRPr="00240CAF">
        <w:fldChar w:fldCharType="end"/>
      </w:r>
      <w:r w:rsidR="00EA51B6" w:rsidRPr="00240CAF">
        <w:fldChar w:fldCharType="separate"/>
      </w:r>
      <w:r w:rsidR="007E0D4D" w:rsidRPr="00240CAF">
        <w:t>(Hester, et al., 2011; Kofránek, et al., 2011; Mateják and Kofránek, 2011)</w:t>
      </w:r>
      <w:r w:rsidR="00EA51B6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>model Physiomodel</w:t>
      </w:r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Kulhánek, et al., 2010)</w:t>
      </w:r>
      <w:r w:rsidR="00EA51B6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t xml:space="preserve">by </w:t>
      </w:r>
      <w:r w:rsidRPr="00240CAF">
        <w:t xml:space="preserve">strict physical </w:t>
      </w:r>
      <w:r w:rsidRPr="00240CAF">
        <w:lastRenderedPageBreak/>
        <w:t>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r w:rsidRPr="00240CAF">
        <w:t>Modelica.Fluid package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Casella, et al., 2006)</w:t>
      </w:r>
      <w:r w:rsidR="00EA51B6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14:paraId="09463C1D" w14:textId="668DBDDA" w:rsidR="007D1677" w:rsidRPr="00240CAF" w:rsidRDefault="009B6909" w:rsidP="006B15F8">
      <w:pPr>
        <w:pStyle w:val="BodyTextIndented"/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>the Physiolibrary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osmolarities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>total molarity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mmol/L and </w:t>
      </w:r>
      <w:r w:rsidR="00FB4F76" w:rsidRPr="00240CAF">
        <w:t xml:space="preserve">the </w:t>
      </w:r>
      <w:r w:rsidRPr="00240CAF">
        <w:t>molarity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mmol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EA51B6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F4A8E" w:rsidRPr="00240CAF">
        <w:t>(Raftos, et al., 1990)</w:t>
      </w:r>
      <w:r w:rsidR="00EA51B6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r w:rsidR="00717C9A" w:rsidRPr="00240CAF">
        <w:t>osmolarity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osmolarity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14:paraId="6FFE4D29" w14:textId="77777777" w:rsidR="00E9595C" w:rsidRDefault="009B6909" w:rsidP="006B15F8">
      <w:pPr>
        <w:pStyle w:val="BodyTextIndented"/>
        <w:sectPr w:rsidR="00E9595C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 xml:space="preserve">The other problem with </w:t>
      </w:r>
      <w:r w:rsidR="005364FD" w:rsidRPr="00240CAF">
        <w:t xml:space="preserve">the </w:t>
      </w:r>
      <w:r w:rsidRPr="00240CAF">
        <w:t xml:space="preserve">old Physiolibrary approach </w:t>
      </w:r>
      <w:r w:rsidR="00C55CCA" w:rsidRPr="00240CAF">
        <w:t>is</w:t>
      </w:r>
      <w:r w:rsidR="005364FD" w:rsidRPr="00240CAF">
        <w:t xml:space="preserve"> </w:t>
      </w:r>
      <w:r w:rsidRPr="00240CAF">
        <w:t xml:space="preserve">that it does not automatically calculate the membrane </w:t>
      </w:r>
      <w:r w:rsidR="00E456E5" w:rsidRPr="00240CAF">
        <w:t>equilibria</w:t>
      </w:r>
      <w:r w:rsidR="00232970" w:rsidRPr="00240CAF">
        <w:t xml:space="preserve"> for electrically charged substances</w:t>
      </w:r>
      <w:r w:rsidRPr="00240CAF">
        <w:t xml:space="preserve">. The very specific blocks for calculating the Donnan’s </w:t>
      </w:r>
      <w:r w:rsidR="00E456E5" w:rsidRPr="00240CAF">
        <w:t>equilibria</w:t>
      </w:r>
      <w:r w:rsidR="000D2020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</w:r>
      <w:r w:rsidR="00EA51B6" w:rsidRPr="00240CAF">
        <w:fldChar w:fldCharType="separate"/>
      </w:r>
      <w:r w:rsidR="005F4A8E" w:rsidRPr="00240CAF">
        <w:t>(Donnan, 1911)</w:t>
      </w:r>
      <w:r w:rsidR="00EA51B6" w:rsidRPr="00240CAF">
        <w:fldChar w:fldCharType="end"/>
      </w:r>
      <w:r w:rsidRPr="00240CAF">
        <w:t xml:space="preserve"> at </w:t>
      </w:r>
      <w:r w:rsidR="000B6955" w:rsidRPr="00240CAF">
        <w:t xml:space="preserve">the </w:t>
      </w:r>
      <w:r w:rsidRPr="00240CAF">
        <w:t xml:space="preserve">glomerular membrane </w:t>
      </w:r>
      <w:r w:rsidR="000B6955" w:rsidRPr="00240CAF">
        <w:t xml:space="preserve">were </w:t>
      </w:r>
      <w:r w:rsidRPr="00240CAF">
        <w:t xml:space="preserve">created to reach expected concentrations of electrolytes </w:t>
      </w:r>
      <w:r w:rsidR="000B6955" w:rsidRPr="00240CAF">
        <w:t xml:space="preserve">in </w:t>
      </w:r>
      <w:r w:rsidRPr="00240CAF">
        <w:t xml:space="preserve">semipermeable </w:t>
      </w:r>
      <w:r w:rsidR="00E9595C" w:rsidRPr="00240CAF">
        <w:t xml:space="preserve">Figure </w:t>
      </w:r>
    </w:p>
    <w:p w14:paraId="6748EACC" w14:textId="747C433B" w:rsidR="00E9595C" w:rsidRPr="007C3079" w:rsidRDefault="005C7512" w:rsidP="006B15F8">
      <w:pPr>
        <w:pStyle w:val="BodyTextIndented"/>
        <w:rPr>
          <w:rStyle w:val="FigureCaptionChar"/>
          <w:sz w:val="20"/>
          <w:szCs w:val="20"/>
        </w:rPr>
      </w:pPr>
      <w:r>
        <w:rPr>
          <w:b/>
          <w:sz w:val="20"/>
          <w:szCs w:val="20"/>
        </w:rPr>
        <w:lastRenderedPageBreak/>
        <w:t xml:space="preserve">Figure </w:t>
      </w:r>
      <w:r w:rsidR="00E9595C" w:rsidRPr="007C3079">
        <w:rPr>
          <w:b/>
          <w:sz w:val="20"/>
          <w:szCs w:val="20"/>
        </w:rPr>
        <w:fldChar w:fldCharType="begin"/>
      </w:r>
      <w:r w:rsidR="00E9595C" w:rsidRPr="007C3079">
        <w:rPr>
          <w:b/>
          <w:sz w:val="20"/>
          <w:szCs w:val="20"/>
        </w:rPr>
        <w:instrText xml:space="preserve"> SEQ Figure \* ARABIC </w:instrText>
      </w:r>
      <w:r w:rsidR="00E9595C" w:rsidRPr="007C3079">
        <w:rPr>
          <w:b/>
          <w:sz w:val="20"/>
          <w:szCs w:val="20"/>
        </w:rPr>
        <w:fldChar w:fldCharType="separate"/>
      </w:r>
      <w:r w:rsidR="00E9595C" w:rsidRPr="007C3079">
        <w:rPr>
          <w:b/>
          <w:sz w:val="20"/>
          <w:szCs w:val="20"/>
        </w:rPr>
        <w:t>1</w:t>
      </w:r>
      <w:r w:rsidR="00E9595C" w:rsidRPr="007C3079">
        <w:rPr>
          <w:b/>
          <w:sz w:val="20"/>
          <w:szCs w:val="20"/>
        </w:rPr>
        <w:fldChar w:fldCharType="end"/>
      </w:r>
      <w:r w:rsidR="00E9595C" w:rsidRPr="007C3079">
        <w:rPr>
          <w:sz w:val="20"/>
          <w:szCs w:val="20"/>
        </w:rPr>
        <w:t xml:space="preserve">. </w:t>
      </w:r>
      <w:r w:rsidR="00E9595C" w:rsidRPr="007C3079">
        <w:rPr>
          <w:rStyle w:val="FigureCaptionChar"/>
          <w:sz w:val="20"/>
          <w:szCs w:val="20"/>
        </w:rPr>
        <w:t>Setting of the predefined chemical substance, where (s) = solid phase, (aq) = dissolved in water, (g) = gas phase and (l) = liquid phase.</w:t>
      </w:r>
      <w:r>
        <w:rPr>
          <w:noProof/>
          <w:sz w:val="20"/>
          <w:szCs w:val="20"/>
        </w:rPr>
        <w:pict w14:anchorId="731741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.3pt;width:492.7pt;height:260.15pt;z-index:251659264;mso-position-horizontal:absolute;mso-position-horizontal-relative:text;mso-position-vertical:absolute;mso-position-vertical-relative:text">
            <v:imagedata r:id="rId9" o:title="F1"/>
            <w10:wrap type="square"/>
          </v:shape>
        </w:pict>
      </w:r>
      <w:r w:rsidR="00E9595C" w:rsidRPr="007C3079">
        <w:rPr>
          <w:rStyle w:val="FigureCaptionChar"/>
          <w:sz w:val="20"/>
          <w:szCs w:val="20"/>
        </w:rPr>
        <w:t xml:space="preserve"> </w:t>
      </w:r>
    </w:p>
    <w:p w14:paraId="50300660" w14:textId="77777777" w:rsidR="00E9595C" w:rsidRDefault="00E9595C" w:rsidP="006B15F8">
      <w:pPr>
        <w:pStyle w:val="BodyTextIndented"/>
        <w:rPr>
          <w:rStyle w:val="FigureCaptionChar"/>
        </w:rPr>
      </w:pPr>
    </w:p>
    <w:p w14:paraId="73648672" w14:textId="77777777" w:rsidR="00E9595C" w:rsidRDefault="00E9595C" w:rsidP="006B15F8">
      <w:pPr>
        <w:pStyle w:val="BodyTextIndented"/>
        <w:rPr>
          <w:rStyle w:val="FigureCaptionChar"/>
        </w:rPr>
        <w:sectPr w:rsidR="00E9595C" w:rsidSect="00E9595C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667CCC2C" w14:textId="09E3127D" w:rsidR="009F3467" w:rsidRPr="00240CAF" w:rsidRDefault="009B6909" w:rsidP="00E9595C">
      <w:pPr>
        <w:pStyle w:val="BodyTextIndented"/>
        <w:ind w:firstLine="0"/>
      </w:pPr>
      <w:r w:rsidRPr="00240CAF">
        <w:lastRenderedPageBreak/>
        <w:t>membrane</w:t>
      </w:r>
      <w:r w:rsidR="000B6955" w:rsidRPr="00240CAF">
        <w:t>s</w:t>
      </w:r>
      <w:r w:rsidRPr="00240CAF">
        <w:t xml:space="preserve">. However, </w:t>
      </w:r>
      <w:r w:rsidR="00B135B0" w:rsidRPr="00240CAF">
        <w:t>membrane electric potential</w:t>
      </w:r>
      <w:r w:rsidR="00572D91" w:rsidRPr="00240CAF">
        <w:t>,</w:t>
      </w:r>
      <w:r w:rsidRPr="00240CAF">
        <w:t xml:space="preserve"> which is the result of </w:t>
      </w:r>
      <w:r w:rsidR="00572D91" w:rsidRPr="00240CAF">
        <w:t xml:space="preserve">an </w:t>
      </w:r>
      <w:r w:rsidRPr="00240CAF">
        <w:t>electrolyte’s equilibrium</w:t>
      </w:r>
      <w:r w:rsidR="00572D91" w:rsidRPr="00240CAF">
        <w:t xml:space="preserve">, was </w:t>
      </w:r>
      <w:r w:rsidR="00CF50C5" w:rsidRPr="00240CAF">
        <w:t xml:space="preserve">not </w:t>
      </w:r>
      <w:r w:rsidR="00572D91" w:rsidRPr="00240CAF">
        <w:t>generated</w:t>
      </w:r>
      <w:r w:rsidRPr="00240CAF">
        <w:t xml:space="preserve">. </w:t>
      </w:r>
      <w:r w:rsidR="006C4214" w:rsidRPr="00240CAF">
        <w:t>T</w:t>
      </w:r>
      <w:r w:rsidRPr="00240CAF">
        <w:t xml:space="preserve">he chemical library </w:t>
      </w:r>
      <w:r w:rsidR="006C4214" w:rsidRPr="00240CAF">
        <w:t>offered</w:t>
      </w:r>
      <w:r w:rsidRPr="00240CAF">
        <w:t xml:space="preserve"> can automatically solve the Donnan’s equilibria </w:t>
      </w:r>
      <w:r w:rsidR="00CF50C5" w:rsidRPr="00240CAF">
        <w:t xml:space="preserve">of a </w:t>
      </w:r>
      <w:r w:rsidRPr="00240CAF">
        <w:t>semipermeable membrane</w:t>
      </w:r>
      <w:r w:rsidR="00CF50C5" w:rsidRPr="00240CAF">
        <w:t>,</w:t>
      </w:r>
      <w:r w:rsidRPr="00240CAF">
        <w:t xml:space="preserve"> together with </w:t>
      </w:r>
      <w:r w:rsidR="00CF50C5" w:rsidRPr="00240CAF">
        <w:t xml:space="preserve">the </w:t>
      </w:r>
      <w:r w:rsidRPr="00240CAF">
        <w:t>Nernst membrane potential</w:t>
      </w:r>
      <w:r w:rsidR="00CF50C5" w:rsidRPr="00240CAF">
        <w:t>,</w:t>
      </w:r>
      <w:r w:rsidRPr="00240CAF">
        <w:t xml:space="preserve"> as a</w:t>
      </w:r>
      <w:r w:rsidR="00240CAF">
        <w:t xml:space="preserve"> </w:t>
      </w:r>
      <w:r w:rsidRPr="00240CAF">
        <w:t>consequence of the equilibrated electrochemical potentials of the permeable substances.</w:t>
      </w:r>
      <w:r w:rsidR="0044446B" w:rsidRPr="00240CAF">
        <w:t xml:space="preserve"> </w:t>
      </w:r>
    </w:p>
    <w:p w14:paraId="5CB19132" w14:textId="6A8874A2" w:rsidR="009B6909" w:rsidRPr="00240CAF" w:rsidRDefault="006D08EA" w:rsidP="009B6909">
      <w:pPr>
        <w:pStyle w:val="BodyTextIndented"/>
      </w:pPr>
      <w:r w:rsidRPr="00240CAF">
        <w:t xml:space="preserve">On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Pr="00240CAF">
        <w:t xml:space="preserve">a </w:t>
      </w:r>
      <w:r w:rsidR="007D1677" w:rsidRPr="00240CAF">
        <w:t xml:space="preserve">cellular membrane </w:t>
      </w:r>
      <w:r w:rsidRPr="00240CAF">
        <w:t xml:space="preserve">using </w:t>
      </w:r>
      <w:r w:rsidR="007D1677" w:rsidRPr="00240CAF">
        <w:t>chemical reactions</w:t>
      </w:r>
      <w:r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Pr="00240CAF">
        <w:t xml:space="preserve">also </w:t>
      </w:r>
      <w:r w:rsidR="007D1677" w:rsidRPr="00240CAF">
        <w:t>general enough to calculate phase</w:t>
      </w:r>
      <w:r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r w:rsidR="0001298F" w:rsidRPr="00240CAF">
        <w:t>Modelica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14:paraId="231C0382" w14:textId="77777777" w:rsidR="004119E8" w:rsidRPr="00240CAF" w:rsidRDefault="004119E8" w:rsidP="004119E8">
      <w:pPr>
        <w:pStyle w:val="Nadpis1"/>
      </w:pPr>
      <w:r w:rsidRPr="00240CAF">
        <w:t>Chemical Substance</w:t>
      </w:r>
    </w:p>
    <w:p w14:paraId="04BF4BA0" w14:textId="727E7896"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 xml:space="preserve">the </w:t>
      </w:r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>the current solution state (</w:t>
      </w:r>
      <w:r w:rsidR="009B6909" w:rsidRPr="00240CAF">
        <w:t>temperature, pressure, electric potential 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</w:t>
      </w:r>
      <w:r w:rsidR="009B6909" w:rsidRPr="00240CAF">
        <w:lastRenderedPageBreak/>
        <w:t>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>, and</w:t>
      </w:r>
      <w:r w:rsidR="00445D0B" w:rsidRPr="00240CAF">
        <w:t xml:space="preserve"> </w:t>
      </w:r>
      <w:r w:rsidR="00671FC5" w:rsidRPr="00240CAF">
        <w:t xml:space="preserve">usage of </w:t>
      </w:r>
      <w:r w:rsidR="00F300A0" w:rsidRPr="00240CAF">
        <w:t xml:space="preserve">the </w:t>
      </w:r>
      <w:r w:rsidRPr="00240CAF">
        <w:t xml:space="preserve">substance data </w:t>
      </w:r>
      <w:r w:rsidR="00671FC5" w:rsidRPr="00240CAF">
        <w:t>record is</w:t>
      </w:r>
      <w:r w:rsidR="009B6909" w:rsidRPr="00240CAF">
        <w:t xml:space="preserve"> </w:t>
      </w:r>
      <w:r w:rsidR="00671FC5" w:rsidRPr="00240CAF">
        <w:t xml:space="preserve">limited only </w:t>
      </w:r>
      <w:r w:rsidR="00B7485D" w:rsidRPr="00240CAF">
        <w:t>by the</w:t>
      </w:r>
      <w:r w:rsidR="009B6909" w:rsidRPr="00240CAF">
        <w:t xml:space="preserve"> </w:t>
      </w:r>
      <w:r w:rsidR="00A260A8" w:rsidRPr="00240CAF">
        <w:t>state of matter</w:t>
      </w:r>
      <w:r w:rsidR="00671FC5" w:rsidRPr="00240CAF">
        <w:t xml:space="preserve"> package</w:t>
      </w:r>
      <w:r w:rsidR="00B7485D" w:rsidRPr="00240CAF">
        <w:t>,</w:t>
      </w:r>
      <w:r w:rsidR="00A260A8" w:rsidRPr="00240CAF">
        <w:t xml:space="preserve"> 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14:paraId="39C4F1D9" w14:textId="26D0E05B"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 xml:space="preserve">in case of all gaseous substances </w:t>
      </w:r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>liquid</w:t>
      </w:r>
      <w:r w:rsidR="0027722D" w:rsidRPr="00240CAF">
        <w:t>s</w:t>
      </w:r>
      <w:r w:rsidR="009B6909" w:rsidRPr="00240CAF">
        <w:t xml:space="preserve"> or solid</w:t>
      </w:r>
      <w:r w:rsidR="00A260A8" w:rsidRPr="00240CAF">
        <w:t>s</w:t>
      </w:r>
      <w:r w:rsidR="009B6909" w:rsidRPr="00240CAF">
        <w:t xml:space="preserve">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r w:rsidR="00EC0D5B" w:rsidRPr="00404767">
        <w:t>,</w:t>
      </w:r>
      <w:r w:rsidR="009B6909" w:rsidRPr="00404767">
        <w:t xml:space="preserve"> the definition of </w:t>
      </w:r>
      <w:r w:rsidR="000D5C5F" w:rsidRPr="00404767">
        <w:t>the</w:t>
      </w:r>
      <w:r w:rsidR="009B6909" w:rsidRPr="00404767">
        <w:t xml:space="preserve"> </w:t>
      </w:r>
      <w:r w:rsidR="00DA713D" w:rsidRPr="00404767">
        <w:t xml:space="preserve">chemical </w:t>
      </w:r>
      <w:r w:rsidR="009B6909" w:rsidRPr="00404767">
        <w:t xml:space="preserve">substance is </w:t>
      </w:r>
      <w:r w:rsidR="00C43C90" w:rsidRPr="00404767">
        <w:t xml:space="preserve">also </w:t>
      </w:r>
      <w:r w:rsidR="009B6909" w:rsidRPr="00404767">
        <w:t xml:space="preserve">the record of </w:t>
      </w:r>
      <w:r w:rsidR="000D5C5F" w:rsidRPr="00404767">
        <w:t xml:space="preserve">the </w:t>
      </w:r>
      <w:r w:rsidR="009B6909" w:rsidRPr="00404767">
        <w:t>parameters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14:paraId="46CC93BD" w14:textId="18A5D363" w:rsidR="007A67B1" w:rsidRDefault="009B6909" w:rsidP="007A67B1">
      <w:pPr>
        <w:pStyle w:val="BodyTextIndented"/>
        <w:sectPr w:rsidR="007A67B1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stoichiometry coefficient</w:t>
      </w:r>
      <w:r w:rsidR="00717C9A" w:rsidRPr="00240CAF">
        <w:t>s</w:t>
      </w:r>
      <w:r w:rsidR="00604508" w:rsidRPr="00240CAF">
        <w:t>, a</w:t>
      </w:r>
      <w:r w:rsidRPr="00240CAF">
        <w:t>nd the connected substances</w:t>
      </w:r>
      <w:r w:rsidR="000D5C5F" w:rsidRPr="00240CAF">
        <w:t xml:space="preserve"> </w:t>
      </w:r>
      <w:r w:rsidRPr="00240CAF">
        <w:t xml:space="preserve">reach equilibrium at the </w:t>
      </w:r>
      <w:r w:rsidR="00604508" w:rsidRPr="00240CAF">
        <w:t xml:space="preserve">correct </w:t>
      </w:r>
      <w:r w:rsidRPr="00240CAF">
        <w:t xml:space="preserve">equilibrium coefficient. </w:t>
      </w:r>
    </w:p>
    <w:p w14:paraId="15205194" w14:textId="7DBF48C3" w:rsidR="007A67B1" w:rsidRPr="000E7C84" w:rsidRDefault="005C7512" w:rsidP="009B6909">
      <w:pPr>
        <w:pStyle w:val="BodyTextIndented"/>
        <w:rPr>
          <w:rStyle w:val="FigureCaptionChar"/>
          <w:sz w:val="20"/>
          <w:szCs w:val="20"/>
        </w:rPr>
      </w:pPr>
      <w:r>
        <w:rPr>
          <w:b/>
          <w:noProof/>
          <w:sz w:val="20"/>
          <w:szCs w:val="20"/>
        </w:rPr>
        <w:lastRenderedPageBreak/>
        <w:pict w14:anchorId="2DA3E1C3">
          <v:shape id="_x0000_s1029" type="#_x0000_t75" style="position:absolute;left:0;text-align:left;margin-left:-51.05pt;margin-top:.05pt;width:591.75pt;height:466.15pt;z-index:251661312;mso-position-horizontal-relative:text;mso-position-vertical-relative:text">
            <v:imagedata r:id="rId10" o:title="F2"/>
            <w10:wrap type="square"/>
          </v:shape>
        </w:pict>
      </w:r>
      <w:r w:rsidR="007A67B1" w:rsidRPr="000E7C84">
        <w:rPr>
          <w:b/>
          <w:sz w:val="20"/>
          <w:szCs w:val="20"/>
        </w:rPr>
        <w:t xml:space="preserve">Figure </w:t>
      </w:r>
      <w:r w:rsidR="007A67B1" w:rsidRPr="000E7C84">
        <w:rPr>
          <w:b/>
          <w:sz w:val="20"/>
          <w:szCs w:val="20"/>
        </w:rPr>
        <w:fldChar w:fldCharType="begin"/>
      </w:r>
      <w:r w:rsidR="007A67B1" w:rsidRPr="000E7C84">
        <w:rPr>
          <w:b/>
          <w:sz w:val="20"/>
          <w:szCs w:val="20"/>
        </w:rPr>
        <w:instrText xml:space="preserve"> SEQ Figure \* ARABIC </w:instrText>
      </w:r>
      <w:r w:rsidR="007A67B1" w:rsidRPr="000E7C84">
        <w:rPr>
          <w:b/>
          <w:sz w:val="20"/>
          <w:szCs w:val="20"/>
        </w:rPr>
        <w:fldChar w:fldCharType="separate"/>
      </w:r>
      <w:r w:rsidR="007A67B1" w:rsidRPr="000E7C84">
        <w:rPr>
          <w:b/>
          <w:sz w:val="20"/>
          <w:szCs w:val="20"/>
        </w:rPr>
        <w:t>2</w:t>
      </w:r>
      <w:r w:rsidR="007A67B1" w:rsidRPr="000E7C84">
        <w:rPr>
          <w:b/>
          <w:sz w:val="20"/>
          <w:szCs w:val="20"/>
        </w:rPr>
        <w:fldChar w:fldCharType="end"/>
      </w:r>
      <w:r w:rsidR="007A67B1" w:rsidRPr="000E7C84">
        <w:rPr>
          <w:b/>
          <w:sz w:val="20"/>
          <w:szCs w:val="20"/>
        </w:rPr>
        <w:t>.</w:t>
      </w:r>
      <w:r w:rsidR="007A67B1" w:rsidRPr="000E7C84">
        <w:rPr>
          <w:sz w:val="20"/>
          <w:szCs w:val="20"/>
        </w:rPr>
        <w:t xml:space="preserve"> </w:t>
      </w:r>
      <w:r w:rsidR="007A67B1" w:rsidRPr="000E7C84">
        <w:rPr>
          <w:rStyle w:val="FigureCaptionChar"/>
          <w:sz w:val="20"/>
          <w:szCs w:val="20"/>
        </w:rPr>
        <w:t>The building of one electro-chemical cell of a lead-acid battery in four steps: A) adding chemical solutions, B) adding chemical substances, C) adding electrons and D) adding chemical reactions.</w:t>
      </w:r>
    </w:p>
    <w:p w14:paraId="66C24B38" w14:textId="77777777" w:rsidR="007A67B1" w:rsidRDefault="007A67B1" w:rsidP="009B6909">
      <w:pPr>
        <w:pStyle w:val="BodyTextIndented"/>
        <w:rPr>
          <w:rStyle w:val="FigureCaptionChar"/>
        </w:rPr>
      </w:pPr>
    </w:p>
    <w:p w14:paraId="537ED890" w14:textId="309275D5" w:rsidR="009B6909" w:rsidRPr="00240CAF" w:rsidRDefault="009B6909" w:rsidP="009B6909">
      <w:pPr>
        <w:pStyle w:val="BodyTextIndented"/>
      </w:pPr>
    </w:p>
    <w:p w14:paraId="2F9C2ABD" w14:textId="77777777" w:rsidR="007A67B1" w:rsidRDefault="007A67B1" w:rsidP="009B6909">
      <w:pPr>
        <w:pStyle w:val="Nadpis1"/>
        <w:sectPr w:rsidR="007A67B1" w:rsidSect="007A67B1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4446F822" w14:textId="05C3478A" w:rsidR="009B6909" w:rsidRPr="00240CAF" w:rsidRDefault="009B6909" w:rsidP="009B6909">
      <w:pPr>
        <w:pStyle w:val="Nadpis1"/>
      </w:pPr>
      <w:r w:rsidRPr="00240CAF">
        <w:lastRenderedPageBreak/>
        <w:t xml:space="preserve">Example of </w:t>
      </w:r>
      <w:r w:rsidR="00604508" w:rsidRPr="00240CAF">
        <w:t>the Lead-Acid Battery</w:t>
      </w:r>
    </w:p>
    <w:p w14:paraId="71AA18CD" w14:textId="03F8DC94"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BFCADF8" w14:textId="77777777" w:rsidTr="00301B8E">
        <w:trPr>
          <w:trHeight w:val="469"/>
        </w:trPr>
        <w:tc>
          <w:tcPr>
            <w:tcW w:w="4418" w:type="pct"/>
            <w:vAlign w:val="center"/>
          </w:tcPr>
          <w:p w14:paraId="25865242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2D0E631A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14:paraId="0C9A0C86" w14:textId="77777777" w:rsidTr="00301B8E">
        <w:trPr>
          <w:trHeight w:val="444"/>
        </w:trPr>
        <w:tc>
          <w:tcPr>
            <w:tcW w:w="4418" w:type="pct"/>
            <w:vAlign w:val="center"/>
          </w:tcPr>
          <w:p w14:paraId="47AACE8C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14:paraId="7EC2A753" w14:textId="77777777"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CDF1D6A" w14:textId="7F426792" w:rsidR="00B945F5" w:rsidRPr="00240CAF" w:rsidRDefault="007815E5" w:rsidP="00404767">
      <w:pPr>
        <w:pStyle w:val="BodyTextIndented"/>
        <w:ind w:firstLine="0"/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(Figure 2)</w:t>
      </w:r>
      <w:r w:rsidR="009B6909" w:rsidRPr="00240CAF">
        <w:t xml:space="preserve"> 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r w:rsidR="009B6909" w:rsidRPr="00240CAF">
        <w:t>Components.SimpleSolution</w:t>
      </w:r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>the second “</w:t>
      </w:r>
      <w:r w:rsidR="0074626E">
        <w:t xml:space="preserve">solution” and the last “anode”. </w:t>
      </w:r>
      <w:r w:rsidR="009B6909" w:rsidRPr="00240CAF">
        <w:t xml:space="preserve">We set the parameter </w:t>
      </w:r>
      <w:r w:rsidR="00581B03" w:rsidRPr="00240CAF">
        <w:lastRenderedPageBreak/>
        <w:t>‘</w:t>
      </w:r>
      <w:r w:rsidR="009B6909" w:rsidRPr="00240CAF">
        <w:t>ElectricalGround</w:t>
      </w:r>
      <w:r w:rsidR="00581B03" w:rsidRPr="00240CAF">
        <w:t>’</w:t>
      </w:r>
      <w:r w:rsidR="009B6909" w:rsidRPr="00240CAF">
        <w:t xml:space="preserve"> as “false” for all of these solutions </w:t>
      </w:r>
      <w:r w:rsidR="00581B03" w:rsidRPr="00240CAF">
        <w:t xml:space="preserve">in order </w:t>
      </w:r>
      <w:r w:rsidR="009B6909" w:rsidRPr="00240CAF">
        <w:t xml:space="preserve">to </w:t>
      </w:r>
      <w:r w:rsidR="00926747" w:rsidRPr="00240CAF">
        <w:t xml:space="preserve">attain the </w:t>
      </w:r>
      <w:r w:rsidR="009B6909" w:rsidRPr="00240CAF">
        <w:t>possibility of non-zero voltage</w:t>
      </w:r>
      <w:r w:rsidR="00DD449F" w:rsidRPr="00240CAF">
        <w:t>s.</w:t>
      </w:r>
      <w:r w:rsidR="009B6909"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r w:rsidR="009B6909" w:rsidRPr="00240CAF">
        <w:t>Components.Substance</w:t>
      </w:r>
      <w:r w:rsidR="00926747" w:rsidRPr="00240CAF">
        <w:t>’</w:t>
      </w:r>
      <w:r w:rsidR="009B6909" w:rsidRPr="00240CAF">
        <w:t xml:space="preserve"> into the “solution” as chemical substances</w:t>
      </w:r>
      <w:r w:rsidR="00C7439B" w:rsidRPr="00240CAF">
        <w:t xml:space="preserve">. </w:t>
      </w:r>
      <w:r w:rsidR="009B6909" w:rsidRPr="00240CAF">
        <w:t>H</w:t>
      </w:r>
      <w:r w:rsidR="009B6909" w:rsidRPr="00240CAF">
        <w:rPr>
          <w:vertAlign w:val="subscript"/>
        </w:rPr>
        <w:t>2</w:t>
      </w:r>
      <w:r w:rsidR="009B6909" w:rsidRPr="00240CAF">
        <w:t>O(l</w:t>
      </w:r>
      <w:r w:rsidR="005E0C92" w:rsidRPr="00240CAF">
        <w:t>iquid</w:t>
      </w:r>
      <w:r w:rsidR="009B6909" w:rsidRPr="00240CAF">
        <w:t>), H</w:t>
      </w:r>
      <w:r w:rsidR="009B6909" w:rsidRPr="00240CAF">
        <w:rPr>
          <w:vertAlign w:val="superscript"/>
        </w:rPr>
        <w:t>+</w:t>
      </w:r>
      <w:r w:rsidR="009B6909" w:rsidRPr="00240CAF">
        <w:t>(aq</w:t>
      </w:r>
      <w:r w:rsidR="005E0C92" w:rsidRPr="00240CAF">
        <w:t>ueous</w:t>
      </w:r>
      <w:r w:rsidR="00C7439B" w:rsidRPr="00240CAF">
        <w:t xml:space="preserve">) and </w:t>
      </w:r>
      <w:r w:rsidR="009B6909" w:rsidRPr="00240CAF">
        <w:t>HSO</w:t>
      </w:r>
      <w:r w:rsidR="009B6909" w:rsidRPr="00240CAF">
        <w:rPr>
          <w:vertAlign w:val="subscript"/>
        </w:rPr>
        <w:t>4</w:t>
      </w:r>
      <w:r w:rsidR="009B6909" w:rsidRPr="00240CAF">
        <w:rPr>
          <w:vertAlign w:val="superscript"/>
        </w:rPr>
        <w:t>-</w:t>
      </w:r>
      <w:r w:rsidR="009B6909" w:rsidRPr="00240CAF">
        <w:t>(aq</w:t>
      </w:r>
      <w:r w:rsidR="005E0C92" w:rsidRPr="00240CAF">
        <w:t>ueous</w:t>
      </w:r>
      <w:r w:rsidR="009B6909"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="009B6909" w:rsidRPr="00240CAF">
        <w:t xml:space="preserve">the “cathode” </w:t>
      </w:r>
      <w:r w:rsidR="00124265" w:rsidRPr="00240CAF">
        <w:t>P</w:t>
      </w:r>
      <w:r w:rsidR="009B6909" w:rsidRPr="00240CAF">
        <w:t>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 and PbO</w:t>
      </w:r>
      <w:r w:rsidR="009B6909" w:rsidRPr="00240CAF">
        <w:rPr>
          <w:vertAlign w:val="subscript"/>
        </w:rPr>
        <w:t>2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C7439B" w:rsidRPr="00240CAF">
        <w:t>,</w:t>
      </w:r>
      <w:r w:rsidR="009B6909"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="009B6909" w:rsidRPr="00240CAF">
        <w:t xml:space="preserve">nto </w:t>
      </w:r>
      <w:r w:rsidR="00776C84" w:rsidRPr="00240CAF">
        <w:t xml:space="preserve">the </w:t>
      </w:r>
      <w:r w:rsidR="009B6909" w:rsidRPr="00240CAF">
        <w:t xml:space="preserve">“anode” </w:t>
      </w:r>
      <w:r w:rsidR="00776C84" w:rsidRPr="00240CAF">
        <w:t xml:space="preserve">are placed </w:t>
      </w:r>
      <w:r w:rsidR="009B6909" w:rsidRPr="00240CAF">
        <w:t>the substances</w:t>
      </w:r>
      <w:r w:rsidR="00776C84" w:rsidRPr="00240CAF">
        <w:t xml:space="preserve"> </w:t>
      </w:r>
      <w:r w:rsidR="009B6909" w:rsidRPr="00240CAF">
        <w:t>Pb(s</w:t>
      </w:r>
      <w:r w:rsidR="005E0C92" w:rsidRPr="00240CAF">
        <w:t>olid</w:t>
      </w:r>
      <w:r w:rsidR="009B6909" w:rsidRPr="00240CAF">
        <w:t xml:space="preserve">) and </w:t>
      </w:r>
      <w:r w:rsidR="00D563AF" w:rsidRPr="00240CAF">
        <w:t>a</w:t>
      </w:r>
      <w:r w:rsidR="009B6909" w:rsidRPr="00240CAF">
        <w:t>P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776C84" w:rsidRPr="00240CAF">
        <w:t>,</w:t>
      </w:r>
      <w:r w:rsidR="009B6909" w:rsidRPr="00240CAF">
        <w:t xml:space="preserve"> representing the elements of </w:t>
      </w:r>
      <w:r w:rsidR="00776C84" w:rsidRPr="00240CAF">
        <w:t xml:space="preserve">the </w:t>
      </w:r>
      <w:r w:rsidR="009B6909"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 xml:space="preserve">anode), </w:t>
      </w:r>
      <w:r w:rsidR="00D563AF" w:rsidRPr="00240CAF">
        <w:lastRenderedPageBreak/>
        <w:t>because the Modelica language</w:t>
      </w:r>
      <w:r w:rsidR="009B6909"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14:paraId="66782FD7" w14:textId="486E6D46"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>substances must be 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r w:rsidR="00DD449F" w:rsidRPr="00240CAF">
        <w:t>Examples.Substances</w:t>
      </w:r>
      <w:r w:rsidR="002F0EB8" w:rsidRPr="00240CAF">
        <w:t>.</w:t>
      </w:r>
      <w:r w:rsidRPr="00240CAF">
        <w:t>Water_liqu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Pr="00240CAF">
        <w:t>Lead_sol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="005E0C92" w:rsidRPr="00240CAF">
        <w:t>Lead_dioxide_solid</w:t>
      </w:r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r w:rsidR="005E0C92" w:rsidRPr="00240CAF">
        <w:t>Lead_sulfate_solid</w:t>
      </w:r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r w:rsidRPr="00240CAF">
        <w:t>Components.Ele</w:t>
      </w:r>
      <w:r w:rsidR="006B15F8" w:rsidRPr="00240CAF">
        <w:t>ctron</w:t>
      </w:r>
      <w:del w:id="0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 xml:space="preserve">each electrode to translate electron flows from the chemical reaction to the electric current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r w:rsidRPr="00240CAF">
        <w:t>Components.Reaction</w:t>
      </w:r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stoichiometry</w:t>
      </w:r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nS=4) with stoichiometric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nP=2) with stoichiometry</w:t>
      </w:r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={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r w:rsidRPr="00240CAF">
        <w:t>stoichiometric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>array of stoichiometric coefficients in reaction (1)</w:t>
      </w:r>
      <w:r w:rsidRPr="00240CAF">
        <w:t>. The chemical reaction</w:t>
      </w:r>
      <w:r w:rsidR="001529F7" w:rsidRPr="00240CAF">
        <w:t xml:space="preserve"> (2)</w:t>
      </w:r>
      <w:r w:rsidRPr="00240CAF">
        <w:t xml:space="preserve"> must be set analogically as nS=2, nP=3, p={1,1,2} with connections of substance ports of Pb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r w:rsidRPr="00240CAF">
        <w:t xml:space="preserve">. </w:t>
      </w:r>
    </w:p>
    <w:p w14:paraId="2BD03E1F" w14:textId="5196E2D6"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r w:rsidR="009B6909" w:rsidRPr="00240CAF">
        <w:t xml:space="preserve">Pb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Pb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</w:t>
      </w:r>
      <w:r w:rsidR="00D9662E" w:rsidRPr="00240CAF">
        <w:t xml:space="preserve">: </w:t>
      </w:r>
      <w:r w:rsidR="009B6909" w:rsidRPr="00240CAF">
        <w:t xml:space="preserve">the same as the total amount of “cathode” and “anode” components. To set the pure concentrated </w:t>
      </w:r>
      <w:r w:rsidR="009B6909" w:rsidRPr="00240CAF">
        <w:lastRenderedPageBreak/>
        <w:t xml:space="preserve">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14:paraId="2F733210" w14:textId="4704F07B" w:rsidR="007A67B1" w:rsidRDefault="005C7512" w:rsidP="00C608EB">
      <w:pPr>
        <w:pStyle w:val="BodyTextIndented"/>
      </w:pPr>
      <w:r>
        <w:rPr>
          <w:noProof/>
        </w:rPr>
        <w:pict w14:anchorId="7D64BF81">
          <v:shape id="_x0000_s1031" type="#_x0000_t75" style="position:absolute;left:0;text-align:left;margin-left:3.1pt;margin-top:115.35pt;width:234pt;height:150pt;z-index:251665408;mso-position-horizontal-relative:text;mso-position-vertical-relative:text">
            <v:imagedata r:id="rId11" o:title="F3"/>
            <w10:wrap type="square"/>
          </v:shape>
        </w:pict>
      </w:r>
      <w:r w:rsidR="001E1729" w:rsidRPr="00240CAF">
        <w:t>These batteries</w:t>
      </w:r>
      <w:r w:rsidR="009B6909" w:rsidRPr="00240CAF">
        <w:t xml:space="preserve"> can be connected to any electrical circuit</w:t>
      </w:r>
      <w:r w:rsidR="001E1729" w:rsidRPr="00240CAF">
        <w:t xml:space="preserve"> that</w:t>
      </w:r>
      <w:r w:rsidR="009B6909" w:rsidRPr="00240CAF">
        <w:t xml:space="preserve"> is slowly discharging. For example</w:t>
      </w:r>
      <w:r w:rsidR="001E1729" w:rsidRPr="00240CAF">
        <w:t>,</w:t>
      </w:r>
      <w:r w:rsidR="009B6909" w:rsidRPr="00240CAF">
        <w:t xml:space="preserve"> if we only connect the simple electric resistance of 1 Ohm as expressed in Figure 3</w:t>
      </w:r>
      <w:r w:rsidR="001E1729"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>in Figure 4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7A67B1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14:paraId="4E12A117" w14:textId="28FB2D48" w:rsidR="007A67B1" w:rsidRDefault="007A67B1" w:rsidP="00C608EB">
      <w:pPr>
        <w:pStyle w:val="BodyTextIndented"/>
      </w:pPr>
    </w:p>
    <w:p w14:paraId="4C512487" w14:textId="3A1249A5" w:rsidR="007A67B1" w:rsidRDefault="005C7512" w:rsidP="007A67B1">
      <w:pPr>
        <w:pStyle w:val="Titulek"/>
        <w:rPr>
          <w:rStyle w:val="FigureCaptionChar"/>
          <w:b w:val="0"/>
        </w:rPr>
      </w:pPr>
      <w:r>
        <w:rPr>
          <w:noProof/>
        </w:rPr>
        <w:pict w14:anchorId="6F9E21CA">
          <v:shape id="_x0000_s1030" type="#_x0000_t75" style="position:absolute;margin-left:23.25pt;margin-top:44.7pt;width:188.3pt;height:267.3pt;z-index:251663360;mso-position-horizontal-relative:text;mso-position-vertical-relative:text" o:allowoverlap="f">
            <v:imagedata r:id="rId12" o:title="F4"/>
            <w10:wrap type="square"/>
          </v:shape>
        </w:pict>
      </w:r>
      <w:r w:rsidR="007A67B1" w:rsidRPr="00240CAF">
        <w:t xml:space="preserve">Figure </w:t>
      </w:r>
      <w:r w:rsidR="007A67B1">
        <w:fldChar w:fldCharType="begin"/>
      </w:r>
      <w:r w:rsidR="007A67B1">
        <w:instrText xml:space="preserve"> SEQ Figure \* ARABIC </w:instrText>
      </w:r>
      <w:r w:rsidR="007A67B1">
        <w:fldChar w:fldCharType="separate"/>
      </w:r>
      <w:r w:rsidR="007A67B1" w:rsidRPr="00240CAF">
        <w:t>3</w:t>
      </w:r>
      <w:r w:rsidR="007A67B1">
        <w:fldChar w:fldCharType="end"/>
      </w:r>
      <w:r w:rsidR="007A67B1" w:rsidRPr="00240CAF">
        <w:t xml:space="preserve">. </w:t>
      </w:r>
      <w:r w:rsidRPr="00240CAF">
        <w:rPr>
          <w:rStyle w:val="FigureCaptionChar"/>
          <w:b w:val="0"/>
        </w:rPr>
        <w:t xml:space="preserve">Discharging simulation of </w:t>
      </w:r>
      <w:r w:rsidRPr="00404767">
        <w:rPr>
          <w:b w:val="0"/>
        </w:rPr>
        <w:t xml:space="preserve">the </w:t>
      </w:r>
      <w:r w:rsidRPr="00240CAF">
        <w:rPr>
          <w:rStyle w:val="FigureCaptionChar"/>
          <w:b w:val="0"/>
        </w:rPr>
        <w:t xml:space="preserve">lead-acid battery cell from Figure 3, with the initial amount of substances as described in </w:t>
      </w:r>
      <w:r w:rsidRPr="00404767">
        <w:rPr>
          <w:b w:val="0"/>
        </w:rPr>
        <w:t>the</w:t>
      </w:r>
      <w:r w:rsidRPr="00240CAF">
        <w:t xml:space="preserve"> </w:t>
      </w:r>
      <w:r w:rsidRPr="00240CAF">
        <w:rPr>
          <w:rStyle w:val="FigureCaptionChar"/>
          <w:b w:val="0"/>
        </w:rPr>
        <w:t>text.</w:t>
      </w:r>
    </w:p>
    <w:p w14:paraId="74BD55C5" w14:textId="33D6F02C" w:rsidR="00307E7D" w:rsidRDefault="00307E7D" w:rsidP="00307E7D">
      <w:pPr>
        <w:pStyle w:val="Titulek"/>
      </w:pPr>
      <w:r w:rsidRPr="00307E7D">
        <w:t xml:space="preserve"> </w:t>
      </w:r>
    </w:p>
    <w:p w14:paraId="7B2EC539" w14:textId="7FD1FB81" w:rsidR="007A67B1" w:rsidRPr="00307E7D" w:rsidRDefault="00307E7D" w:rsidP="00307E7D">
      <w:pPr>
        <w:pStyle w:val="Titulek"/>
        <w:rPr>
          <w:b w:val="0"/>
        </w:rPr>
      </w:pPr>
      <w:r w:rsidRPr="00240CAF"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Pr="00240CAF">
        <w:t>4</w:t>
      </w:r>
      <w:r>
        <w:fldChar w:fldCharType="end"/>
      </w:r>
      <w:r w:rsidRPr="00240CAF">
        <w:t xml:space="preserve">. </w:t>
      </w:r>
      <w:r w:rsidR="005C7512" w:rsidRPr="00240CAF">
        <w:rPr>
          <w:rStyle w:val="FigureCaptionChar"/>
          <w:b w:val="0"/>
        </w:rPr>
        <w:t>A hydrogen-burning engine with the spring above the piston and cooling to provide an environment with a constant temperature.</w:t>
      </w:r>
    </w:p>
    <w:p w14:paraId="6E813424" w14:textId="77777777" w:rsidR="009B6909" w:rsidRPr="00240CAF" w:rsidRDefault="009B6909" w:rsidP="005E0C92">
      <w:pPr>
        <w:pStyle w:val="Nadpis1"/>
      </w:pPr>
      <w:r w:rsidRPr="00240CAF">
        <w:lastRenderedPageBreak/>
        <w:t xml:space="preserve">Example of </w:t>
      </w:r>
      <w:r w:rsidR="00EC77AA" w:rsidRPr="00240CAF">
        <w:t>the Hydrogen Burning Engine</w:t>
      </w:r>
    </w:p>
    <w:p w14:paraId="6DBA4887" w14:textId="02FE7954"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7B711BE" w14:textId="77777777" w:rsidTr="00301B8E">
        <w:trPr>
          <w:trHeight w:val="419"/>
        </w:trPr>
        <w:tc>
          <w:tcPr>
            <w:tcW w:w="4418" w:type="pct"/>
            <w:vAlign w:val="center"/>
          </w:tcPr>
          <w:p w14:paraId="1E7D6233" w14:textId="77777777"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4B2CFB72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65306AE1" w14:textId="67210D11"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14:paraId="0D81372C" w14:textId="5A8BD187"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r w:rsidR="009B6909" w:rsidRPr="00240CAF">
        <w:t>C</w:t>
      </w:r>
      <w:r w:rsidR="00C67408" w:rsidRPr="00240CAF">
        <w:t>omponents.IdealGasSolution</w:t>
      </w:r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9B6909" w:rsidRPr="00240CAF">
        <w:t xml:space="preserve"> “idealsGas”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r w:rsidR="009B6909" w:rsidRPr="00240CAF">
        <w:t>Components.Substance</w:t>
      </w:r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r w:rsidR="009B6909" w:rsidRPr="00240CAF">
        <w:t xml:space="preserve">substance </w:t>
      </w:r>
      <w:r w:rsidR="00E151C9" w:rsidRPr="00240CAF">
        <w:t>model</w:t>
      </w:r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substance model prepared in </w:t>
      </w:r>
      <w:r w:rsidR="009C4910" w:rsidRPr="00240CAF">
        <w:t xml:space="preserve">the </w:t>
      </w:r>
      <w:r w:rsidR="009B6909" w:rsidRPr="00240CAF">
        <w:t xml:space="preserve">library as </w:t>
      </w:r>
      <w:r w:rsidR="009C4910" w:rsidRPr="00240CAF">
        <w:t>‘</w:t>
      </w:r>
      <w:r w:rsidR="009B6909" w:rsidRPr="00240CAF">
        <w:t>Interfaces.IdealGasSubstanceModel</w:t>
      </w:r>
      <w:r w:rsidR="009C4910" w:rsidRPr="00240CAF">
        <w:t>’</w:t>
      </w:r>
      <w:r w:rsidR="009B6909" w:rsidRPr="00240CAF">
        <w:t>. The substance data must be selected to define 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r w:rsidR="009B6909" w:rsidRPr="00240CAF">
        <w:t>Examples.Substances.Hydrogen_gas</w:t>
      </w:r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Oxygen_gas</w:t>
      </w:r>
      <w:r w:rsidR="00786A60" w:rsidRPr="00240CAF">
        <w:t>’</w:t>
      </w:r>
      <w:r w:rsidR="009B6909" w:rsidRPr="00240CAF">
        <w:t xml:space="preserve"> 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Water_gas</w:t>
      </w:r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mmol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mmol</w:t>
      </w:r>
      <w:r w:rsidR="009B6909" w:rsidRPr="00240CAF">
        <w:t xml:space="preserve">. All substances must be connected </w:t>
      </w:r>
      <w:r w:rsidR="006965AC" w:rsidRPr="00240CAF">
        <w:t xml:space="preserve">by the </w:t>
      </w:r>
      <w:r w:rsidR="009B6909" w:rsidRPr="00240CAF">
        <w:t xml:space="preserve">solution 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r w:rsidR="009B6909" w:rsidRPr="00240CAF">
        <w:t>Components.Reaction</w:t>
      </w:r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 xml:space="preserve">substrates (nS=2) with stoichiometry s={2,1} and one product with stoichiometry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>thermally isolated (zero heat flow from/to the solution) and isobaric (zero force generated on piston) conditions.</w:t>
      </w:r>
    </w:p>
    <w:p w14:paraId="313EE34C" w14:textId="77777777" w:rsidR="004146BB" w:rsidRDefault="00B73324" w:rsidP="00F002F8">
      <w:pPr>
        <w:pStyle w:val="BodyTextIndented"/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r w:rsidR="009B6909" w:rsidRPr="00240CAF">
        <w:t>Modelica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t xml:space="preserve">is </w:t>
      </w:r>
      <w:r w:rsidR="00971AFE" w:rsidRPr="00240CAF">
        <w:lastRenderedPageBreak/>
        <w:t xml:space="preserve">represented </w:t>
      </w:r>
      <w:r w:rsidR="009B6909" w:rsidRPr="00240CAF">
        <w:t xml:space="preserve">in Figure 5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5. The results of this experiment </w:t>
      </w:r>
      <w:r w:rsidR="00D22B7F" w:rsidRPr="00240CAF">
        <w:t xml:space="preserve">are </w:t>
      </w:r>
      <w:r w:rsidR="009B6909" w:rsidRPr="00240CAF">
        <w:t xml:space="preserve">shown in Figure 6. </w:t>
      </w:r>
    </w:p>
    <w:p w14:paraId="36D16E75" w14:textId="77777777" w:rsidR="00A27CC3" w:rsidRDefault="005C7512" w:rsidP="00A27CC3">
      <w:pPr>
        <w:pStyle w:val="Titulek"/>
      </w:pPr>
      <w:r>
        <w:pict w14:anchorId="244EC2BF">
          <v:shape id="_x0000_i1029" type="#_x0000_t75" style="width:233.35pt;height:304.65pt">
            <v:imagedata r:id="rId13" o:title="F5"/>
          </v:shape>
        </w:pict>
      </w:r>
      <w:r w:rsidR="00A27CC3" w:rsidRPr="00A27CC3">
        <w:t xml:space="preserve"> </w:t>
      </w:r>
    </w:p>
    <w:p w14:paraId="75105C20" w14:textId="100D0D69" w:rsidR="00A27CC3" w:rsidRPr="00240CAF" w:rsidRDefault="00A27CC3" w:rsidP="00A27CC3">
      <w:pPr>
        <w:pStyle w:val="Titulek"/>
        <w:rPr>
          <w:b w:val="0"/>
        </w:rPr>
      </w:pPr>
      <w:r w:rsidRPr="00240CAF"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Pr="00240CAF">
        <w:t>5</w:t>
      </w:r>
      <w:r>
        <w:fldChar w:fldCharType="end"/>
      </w:r>
      <w:r w:rsidRPr="00240CAF">
        <w:t xml:space="preserve">. </w:t>
      </w:r>
      <w:r w:rsidR="005C7512" w:rsidRPr="00240CAF">
        <w:rPr>
          <w:rStyle w:val="FigureCaptionChar"/>
          <w:b w:val="0"/>
        </w:rPr>
        <w:t>Simulation of the hydrogen-burning experiment in Figure 5. The initial phase of the explosion occurs very rapidly — the temperature reaches 3600°C from 25°C and the pressure reaches 10 bars from 1 bar. This pressure and this temperature are generated because of a very strong spring, which allows the volume to change only by about 8% during the explosion.</w:t>
      </w:r>
    </w:p>
    <w:p w14:paraId="57B3AA24" w14:textId="77777777"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14:paraId="37A9359C" w14:textId="5945E8E8" w:rsidR="006C2A8A" w:rsidRDefault="003204D2" w:rsidP="003204D2">
      <w:pPr>
        <w:pStyle w:val="Body"/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EA51B6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EA51B6" w:rsidRPr="00240CAF">
        <w:fldChar w:fldCharType="separate"/>
      </w:r>
      <w:r w:rsidRPr="00240CAF">
        <w:t>(Mateják, et al., 2015)</w:t>
      </w:r>
      <w:r w:rsidR="00EA51B6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 xml:space="preserve">sufficient amount </w:t>
      </w:r>
    </w:p>
    <w:p w14:paraId="6752F982" w14:textId="77777777" w:rsidR="006C2A8A" w:rsidRPr="006C2A8A" w:rsidRDefault="006C2A8A" w:rsidP="006C2A8A">
      <w:pPr>
        <w:pStyle w:val="BodyTextIndented"/>
      </w:pPr>
    </w:p>
    <w:p w14:paraId="4E470573" w14:textId="77777777" w:rsidR="006C2A8A" w:rsidRDefault="006C2A8A" w:rsidP="003204D2">
      <w:pPr>
        <w:pStyle w:val="Body"/>
        <w:sectPr w:rsidR="006C2A8A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</w:p>
    <w:p w14:paraId="61ED20FC" w14:textId="62C6427F" w:rsidR="00370C1A" w:rsidRDefault="005C7512" w:rsidP="003204D2">
      <w:pPr>
        <w:pStyle w:val="Body"/>
      </w:pPr>
      <w:r>
        <w:rPr>
          <w:noProof/>
        </w:rPr>
        <w:lastRenderedPageBreak/>
        <w:pict w14:anchorId="00A8C6DE">
          <v:shape id="_x0000_s1037" type="#_x0000_t75" style="position:absolute;left:0;text-align:left;margin-left:.75pt;margin-top:0;width:493.45pt;height:505.85pt;z-index:251667456;mso-position-horizontal-relative:text;mso-position-vertical-relative:text" o:allowoverlap="f">
            <v:imagedata r:id="rId14" o:title="F6"/>
            <w10:wrap type="square"/>
          </v:shape>
        </w:pict>
      </w:r>
    </w:p>
    <w:p w14:paraId="611741CE" w14:textId="77777777" w:rsidR="00370C1A" w:rsidRDefault="00370C1A" w:rsidP="003204D2">
      <w:pPr>
        <w:pStyle w:val="Body"/>
      </w:pPr>
    </w:p>
    <w:p w14:paraId="0B453157" w14:textId="1DF8FFDB" w:rsidR="006C2A8A" w:rsidRPr="000E7C84" w:rsidRDefault="006C2A8A" w:rsidP="005C7512">
      <w:pPr>
        <w:pStyle w:val="Body"/>
        <w:jc w:val="center"/>
        <w:rPr>
          <w:rStyle w:val="FigureCaptionChar"/>
          <w:sz w:val="20"/>
          <w:szCs w:val="20"/>
        </w:rPr>
      </w:pPr>
      <w:r w:rsidRPr="000E7C84">
        <w:rPr>
          <w:b/>
          <w:sz w:val="20"/>
          <w:szCs w:val="20"/>
        </w:rPr>
        <w:t xml:space="preserve">Figure </w:t>
      </w:r>
      <w:r w:rsidRPr="000E7C84">
        <w:rPr>
          <w:b/>
          <w:sz w:val="20"/>
          <w:szCs w:val="20"/>
        </w:rPr>
        <w:fldChar w:fldCharType="begin"/>
      </w:r>
      <w:r w:rsidRPr="000E7C84">
        <w:rPr>
          <w:b/>
          <w:sz w:val="20"/>
          <w:szCs w:val="20"/>
        </w:rPr>
        <w:instrText xml:space="preserve"> SEQ Figure \* ARABIC </w:instrText>
      </w:r>
      <w:r w:rsidRPr="000E7C84">
        <w:rPr>
          <w:b/>
          <w:sz w:val="20"/>
          <w:szCs w:val="20"/>
        </w:rPr>
        <w:fldChar w:fldCharType="separate"/>
      </w:r>
      <w:r w:rsidRPr="000E7C84">
        <w:rPr>
          <w:b/>
          <w:sz w:val="20"/>
          <w:szCs w:val="20"/>
        </w:rPr>
        <w:t>6</w:t>
      </w:r>
      <w:r w:rsidRPr="000E7C84">
        <w:rPr>
          <w:b/>
          <w:sz w:val="20"/>
          <w:szCs w:val="20"/>
        </w:rPr>
        <w:fldChar w:fldCharType="end"/>
      </w:r>
      <w:r w:rsidRPr="000E7C84">
        <w:rPr>
          <w:sz w:val="20"/>
          <w:szCs w:val="20"/>
        </w:rPr>
        <w:t>.</w:t>
      </w:r>
      <w:r w:rsidR="005C7512" w:rsidRPr="000E7C84">
        <w:rPr>
          <w:sz w:val="20"/>
          <w:szCs w:val="20"/>
        </w:rPr>
        <w:t xml:space="preserve"> </w:t>
      </w:r>
      <w:r w:rsidR="005C7512" w:rsidRPr="00240CAF">
        <w:rPr>
          <w:rStyle w:val="FigureCaptionChar"/>
        </w:rPr>
        <w:t>Chloride shift with carbon dioxide hydration.</w:t>
      </w:r>
    </w:p>
    <w:p w14:paraId="7C4DBD3C" w14:textId="77777777" w:rsidR="006C2A8A" w:rsidRDefault="006C2A8A" w:rsidP="006C2A8A">
      <w:pPr>
        <w:pStyle w:val="BodyTextIndented"/>
      </w:pPr>
    </w:p>
    <w:p w14:paraId="4D619278" w14:textId="77777777" w:rsidR="006C2A8A" w:rsidRDefault="006C2A8A" w:rsidP="006C2A8A">
      <w:pPr>
        <w:pStyle w:val="BodyTextIndented"/>
      </w:pPr>
    </w:p>
    <w:p w14:paraId="333CE02F" w14:textId="77777777" w:rsidR="006C2A8A" w:rsidRPr="006C2A8A" w:rsidRDefault="006C2A8A" w:rsidP="006C2A8A">
      <w:pPr>
        <w:pStyle w:val="BodyTextIndented"/>
        <w:sectPr w:rsidR="006C2A8A" w:rsidRPr="006C2A8A" w:rsidSect="006C2A8A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2930DCF" w14:textId="6A3FD96C" w:rsidR="003204D2" w:rsidRPr="00240CAF" w:rsidRDefault="003204D2" w:rsidP="003204D2">
      <w:pPr>
        <w:pStyle w:val="Body"/>
      </w:pPr>
      <w:r w:rsidRPr="00240CAF">
        <w:lastRenderedPageBreak/>
        <w:t>of CO</w:t>
      </w:r>
      <w:r w:rsidRPr="00240CAF">
        <w:rPr>
          <w:vertAlign w:val="subscript"/>
        </w:rPr>
        <w:t>2</w:t>
      </w:r>
      <w:r w:rsidR="007904A3" w:rsidRPr="00240CAF">
        <w:t>,</w:t>
      </w:r>
      <w:r w:rsidRPr="00240CAF">
        <w:t xml:space="preserve"> it must be 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3204D2" w:rsidRPr="00240CAF" w14:paraId="58BABB24" w14:textId="77777777" w:rsidTr="00A45F5E">
        <w:trPr>
          <w:trHeight w:val="408"/>
        </w:trPr>
        <w:tc>
          <w:tcPr>
            <w:tcW w:w="4418" w:type="pct"/>
            <w:vAlign w:val="center"/>
          </w:tcPr>
          <w:p w14:paraId="7E8572CC" w14:textId="77777777"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14:paraId="6091E994" w14:textId="77777777"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EAA2EE5" w14:textId="4E1EC07F"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anhydrase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</w:t>
      </w:r>
      <w:r w:rsidRPr="00240CAF">
        <w:lastRenderedPageBreak/>
        <w:t xml:space="preserve">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7.</w:t>
      </w:r>
    </w:p>
    <w:p w14:paraId="31D5C05D" w14:textId="4B201E1F"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A lipophobic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 xml:space="preserve">. </w:t>
      </w:r>
      <w:r w:rsidR="00E53A8A" w:rsidRPr="00240CAF">
        <w:t>E</w:t>
      </w:r>
      <w:r w:rsidR="009B6909" w:rsidRPr="00240CAF">
        <w:t xml:space="preserve">ven water molecules must have membrane channels (called aquaporins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lastRenderedPageBreak/>
        <w:t>Hamburger shift) is exchanging an aqueous chloride Cl</w:t>
      </w:r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>or an aqueous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ions on both sides of membrane. 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14:paraId="704179F6" w14:textId="31EA7760"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ElectricalGround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EA51B6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EA51B6" w:rsidRPr="00240CAF">
        <w:fldChar w:fldCharType="separate"/>
      </w:r>
      <w:r w:rsidR="00B44B81" w:rsidRPr="00240CAF">
        <w:t>(Gedde and Huestis, 1997)</w:t>
      </w:r>
      <w:r w:rsidR="00EA51B6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EA51B6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75DF4" w:rsidRPr="00240CAF">
        <w:t>(Raftos, et al., 1990)</w:t>
      </w:r>
      <w:r w:rsidR="00EA51B6" w:rsidRPr="00240CAF">
        <w:fldChar w:fldCharType="end"/>
      </w:r>
      <w:r w:rsidRPr="00240CAF">
        <w:t xml:space="preserve">. </w:t>
      </w:r>
    </w:p>
    <w:p w14:paraId="1AF0CBD4" w14:textId="13DEF2B2"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14:paraId="22C8486D" w14:textId="77777777" w:rsidR="009B6909" w:rsidRPr="00240CAF" w:rsidRDefault="009B6909" w:rsidP="005E0C92">
      <w:pPr>
        <w:pStyle w:val="Nadpis1"/>
      </w:pPr>
      <w:r w:rsidRPr="00240CAF">
        <w:t>Discussion</w:t>
      </w:r>
    </w:p>
    <w:p w14:paraId="788F5137" w14:textId="12EA3872"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>alternative free Modelica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r w:rsidR="00037F3F" w:rsidRPr="00240CAF">
        <w:t>FCSys v0.2, FuelCellLib 1.0</w:t>
      </w:r>
      <w:r w:rsidRPr="00240CAF">
        <w:t>,</w:t>
      </w:r>
      <w:r w:rsidR="00037F3F" w:rsidRPr="00240CAF">
        <w:t xml:space="preserve"> Modelica_EnergyStorage v3.2.1</w:t>
      </w:r>
      <w:r w:rsidR="00FD1BA2" w:rsidRPr="00240CAF">
        <w:t>, BioChem v1.2</w:t>
      </w:r>
      <w:r w:rsidRPr="00240CAF">
        <w:t xml:space="preserve"> or our Physiolibrary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r w:rsidR="00E456E5" w:rsidRPr="00240CAF">
        <w:t>equilibria</w:t>
      </w:r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>without realistic equilibria.</w:t>
      </w:r>
    </w:p>
    <w:p w14:paraId="2D2BA018" w14:textId="178823FD" w:rsidR="00037F3F" w:rsidRPr="00240CAF" w:rsidRDefault="00FD1BA2" w:rsidP="00037F3F">
      <w:pPr>
        <w:pStyle w:val="BodyTextIndented"/>
      </w:pPr>
      <w:r w:rsidRPr="00240CAF">
        <w:t xml:space="preserve">In the </w:t>
      </w:r>
      <w:r w:rsidR="00F50122" w:rsidRPr="00240CAF">
        <w:t xml:space="preserve">c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lastRenderedPageBreak/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>, Raoult’</w:t>
      </w:r>
      <w:r w:rsidR="00EF3A4E" w:rsidRPr="00240CAF">
        <w:t>s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r w:rsidRPr="00240CAF">
        <w:t>semipermeable membrane</w:t>
      </w:r>
      <w:r w:rsidR="00A069A5" w:rsidRPr="00240CAF">
        <w:t xml:space="preserve">, Donnan’s equilibrium ratios </w:t>
      </w:r>
      <w:r w:rsidR="00E341AB" w:rsidRPr="00240CAF">
        <w:t xml:space="preserve">in a </w:t>
      </w:r>
      <w:r w:rsidR="00A069A5" w:rsidRPr="00240CAF">
        <w:t>semipermeable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3A0405" w:rsidRPr="00240CAF">
        <w:t xml:space="preserve"> chemical substances. </w:t>
      </w:r>
      <w:r w:rsidR="0009730D" w:rsidRPr="00240CAF">
        <w:t xml:space="preserve">In addition, </w:t>
      </w:r>
      <w:r w:rsidR="003A0405" w:rsidRPr="00240CAF">
        <w:t xml:space="preserve">having a set of already defined chemical substances </w:t>
      </w:r>
      <w:r w:rsidR="00176BEA" w:rsidRPr="00240CAF">
        <w:t>also allows definition of</w:t>
      </w:r>
      <w:r w:rsidR="00EF3A4E" w:rsidRPr="00240CAF">
        <w:t xml:space="preserve"> equilibrium coefficient</w:t>
      </w:r>
      <w:r w:rsidR="00176BEA" w:rsidRPr="00240CAF">
        <w:t>s existing</w:t>
      </w:r>
      <w:r w:rsidR="00EF3A4E" w:rsidRPr="00240CAF">
        <w:t xml:space="preserve"> </w:t>
      </w:r>
      <w:r w:rsidR="00176BEA" w:rsidRPr="00240CAF">
        <w:t xml:space="preserve">between </w:t>
      </w:r>
      <w:r w:rsidR="00EF3A4E" w:rsidRPr="00240CAF">
        <w:t>each reaction.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>heat consumed or released from the reaction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14:paraId="7DA98EF5" w14:textId="00B6091D" w:rsidR="008B0F39" w:rsidRPr="00240CAF" w:rsidRDefault="00084603" w:rsidP="00562BE1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r w:rsidR="008B0F39" w:rsidRPr="00240CAF">
        <w:t>Harned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>) titration model by Figge-Fencl</w:t>
      </w:r>
      <w:r w:rsidR="00A25C0E" w:rsidRPr="00240CAF">
        <w:t xml:space="preserve"> and </w:t>
      </w:r>
      <w:r w:rsidR="006E7D86" w:rsidRPr="00240CAF">
        <w:t>allosteric models of hemoglobin oxygenation</w:t>
      </w:r>
      <w:r w:rsidR="00886FDD" w:rsidRPr="00240CAF">
        <w:t xml:space="preserve"> by Monod-Wyman-Changeux</w:t>
      </w:r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 easy to implement even a complex metabolic pathway.</w:t>
      </w:r>
    </w:p>
    <w:p w14:paraId="4D6B7FBD" w14:textId="77777777" w:rsidR="00911FAB" w:rsidRPr="00240CAF" w:rsidRDefault="005F4A8E" w:rsidP="005F4A8E">
      <w:pPr>
        <w:pStyle w:val="AcknowledgementsHeading"/>
      </w:pPr>
      <w:bookmarkStart w:id="1" w:name="_GoBack"/>
      <w:bookmarkEnd w:id="1"/>
      <w:r w:rsidRPr="00240CAF">
        <w:t>References</w:t>
      </w:r>
    </w:p>
    <w:p w14:paraId="30104503" w14:textId="77777777" w:rsidR="00B44B81" w:rsidRPr="00240CAF" w:rsidRDefault="00EA51B6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240CAF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14:paraId="7B34454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Donnan, F.G. Theorie der Membrangleichgewichte und Membranpotentiale bei Vorhandensein von nicht dialysierenden Elektrolyten. Ein Beitrag zur physikalisch-</w:t>
      </w:r>
      <w:r w:rsidRPr="00240CAF">
        <w:rPr>
          <w:noProof w:val="0"/>
        </w:rPr>
        <w:lastRenderedPageBreak/>
        <w:t xml:space="preserve">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14:paraId="1F528FA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14:paraId="3D5EECC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14:paraId="7DAECE68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14:paraId="3631617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14:paraId="1F760667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14:paraId="0DE058E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14:paraId="72BFC50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14:paraId="41F663F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14:paraId="24663DC5" w14:textId="276FDEBA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14:paraId="015C8124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14:paraId="00218F7E" w14:textId="60145CB4" w:rsidR="00137FA9" w:rsidRPr="00240CAF" w:rsidRDefault="00EA51B6" w:rsidP="005C7512">
      <w:pPr>
        <w:pStyle w:val="BodyTextIndented"/>
        <w:spacing w:before="120"/>
        <w:ind w:firstLine="0"/>
      </w:pPr>
      <w:r w:rsidRPr="00240CAF">
        <w:fldChar w:fldCharType="end"/>
      </w:r>
      <w:r w:rsidR="00137FA9" w:rsidRPr="00240CAF">
        <w:rPr>
          <w:rStyle w:val="FigureCaptionChar"/>
        </w:rPr>
        <w:t xml:space="preserve">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9D5C14" w14:textId="77777777" w:rsidR="003B0A7A" w:rsidRDefault="003B0A7A">
      <w:r>
        <w:separator/>
      </w:r>
    </w:p>
  </w:endnote>
  <w:endnote w:type="continuationSeparator" w:id="0">
    <w:p w14:paraId="431B4CB0" w14:textId="77777777" w:rsidR="003B0A7A" w:rsidRDefault="003B0A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C455A1" w14:textId="77777777" w:rsidR="003B0A7A" w:rsidRDefault="003B0A7A">
      <w:r>
        <w:separator/>
      </w:r>
    </w:p>
  </w:footnote>
  <w:footnote w:type="continuationSeparator" w:id="0">
    <w:p w14:paraId="526FBB03" w14:textId="77777777" w:rsidR="003B0A7A" w:rsidRDefault="003B0A7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 w15:restartNumberingAfterBreak="0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 w15:restartNumberingAfterBreak="0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 w15:restartNumberingAfterBreak="0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 w15:restartNumberingAfterBreak="0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 w15:restartNumberingAfterBreak="0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E7C84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5BDB"/>
    <w:rsid w:val="0033680D"/>
    <w:rsid w:val="00336840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C1A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0A7A"/>
    <w:rsid w:val="003B6874"/>
    <w:rsid w:val="003B7800"/>
    <w:rsid w:val="003B7DC5"/>
    <w:rsid w:val="003C048F"/>
    <w:rsid w:val="003C0D9B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6BB"/>
    <w:rsid w:val="00414A0B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512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2A8A"/>
    <w:rsid w:val="006C395A"/>
    <w:rsid w:val="006C3AF6"/>
    <w:rsid w:val="006C4214"/>
    <w:rsid w:val="006C4D40"/>
    <w:rsid w:val="006C4E5A"/>
    <w:rsid w:val="006C52C4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626E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02D"/>
    <w:rsid w:val="007904A3"/>
    <w:rsid w:val="00790964"/>
    <w:rsid w:val="00790972"/>
    <w:rsid w:val="00794CBF"/>
    <w:rsid w:val="00796138"/>
    <w:rsid w:val="00797F4F"/>
    <w:rsid w:val="007A3BA0"/>
    <w:rsid w:val="007A679B"/>
    <w:rsid w:val="007A67B1"/>
    <w:rsid w:val="007B0779"/>
    <w:rsid w:val="007B0C4D"/>
    <w:rsid w:val="007B1202"/>
    <w:rsid w:val="007B1C44"/>
    <w:rsid w:val="007B6459"/>
    <w:rsid w:val="007B68FE"/>
    <w:rsid w:val="007B7847"/>
    <w:rsid w:val="007C3079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039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27CC3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90606"/>
    <w:rsid w:val="00E93232"/>
    <w:rsid w:val="00E93C48"/>
    <w:rsid w:val="00E94C9F"/>
    <w:rsid w:val="00E9595C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318C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9" fillcolor="white">
      <v:fill color="white"/>
    </o:shapedefaults>
    <o:shapelayout v:ext="edit">
      <o:idmap v:ext="edit" data="1"/>
    </o:shapelayout>
  </w:shapeDefaults>
  <w:decimalSymbol w:val=","/>
  <w:listSeparator w:val=";"/>
  <w14:docId w14:val="414D3F33"/>
  <w15:docId w15:val="{28956078-AACB-47C9-A5BE-7386B0B6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lo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customXml" Target="../customXml/item1.xml"/><Relationship Id="rId16" Type="http://schemas.microsoft.com/office/2011/relationships/people" Target="people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96ECDA-1FE1-4B26-8378-A087ABA37C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473</Words>
  <Characters>32294</Characters>
  <Application>Microsoft Office Word</Application>
  <DocSecurity>0</DocSecurity>
  <Lines>269</Lines>
  <Paragraphs>75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76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Marek Mateják</cp:lastModifiedBy>
  <cp:revision>2</cp:revision>
  <cp:lastPrinted>2015-02-28T10:10:00Z</cp:lastPrinted>
  <dcterms:created xsi:type="dcterms:W3CDTF">2015-05-20T16:48:00Z</dcterms:created>
  <dcterms:modified xsi:type="dcterms:W3CDTF">2015-05-20T16:48:00Z</dcterms:modified>
</cp:coreProperties>
</file>